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DC0FC2">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DC0FC2">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DC0FC2">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DC0FC2">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DC0FC2">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DC0FC2">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DC0FC2">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DC0FC2">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DC0FC2">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DC0FC2">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DC0FC2">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DC0FC2">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DC0FC2">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DC0FC2">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DC0FC2">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DC0FC2">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DC0FC2">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DC0FC2">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DC0FC2">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7CAE246D" w:rsidR="00EB1651" w:rsidRPr="00535DB9" w:rsidRDefault="008040DD" w:rsidP="00EB1651">
      <w:pPr>
        <w:rPr>
          <w:color w:val="FF0000"/>
        </w:rPr>
      </w:pPr>
      <w:r>
        <w:t>Labor cost accounts the biggest input cost for rice production (</w:t>
      </w:r>
      <w:r w:rsidRPr="008040DD">
        <w:rPr>
          <w:color w:val="FF0000"/>
        </w:rPr>
        <w:t>Clayton, 2010).</w:t>
      </w: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lastRenderedPageBreak/>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0E70B7C5" w:rsidR="00543295" w:rsidRDefault="00543295"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6640DFF3" w:rsidR="000C45A5" w:rsidRDefault="000C45A5" w:rsidP="000C45A5"/>
    <w:p w14:paraId="61DC56ED" w14:textId="14AA29F9" w:rsidR="000C45A5" w:rsidRDefault="000C45A5" w:rsidP="000C45A5"/>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77777777" w:rsidR="00961A1C" w:rsidRDefault="00961A1C" w:rsidP="00961A1C"/>
    <w:p w14:paraId="25BBB55A" w14:textId="6681DFC3" w:rsidR="000C45A5" w:rsidRDefault="000C45A5" w:rsidP="000C45A5"/>
    <w:p w14:paraId="1F7232AE" w14:textId="171ED679" w:rsidR="000C45A5" w:rsidRDefault="000C45A5" w:rsidP="000C45A5"/>
    <w:p w14:paraId="1516978F" w14:textId="50AF0FEB" w:rsidR="000C45A5" w:rsidRDefault="000C45A5"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2D8423B5"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lastRenderedPageBreak/>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w:t>
      </w:r>
      <w:r>
        <w:t>lower plant population as</w:t>
      </w:r>
      <w:r>
        <w:t xml:space="preserve"> </w:t>
      </w:r>
      <w:r>
        <w:t>one of the major constraints in enhancing rice production in the area. In order to solve this problem and increasing plant population in rice fields, the Agricultural Department of the Punjab and Farm</w:t>
      </w:r>
      <w:r>
        <w:t xml:space="preserve"> </w:t>
      </w:r>
      <w:r>
        <w:t>Machinery Institute of Pakistan</w:t>
      </w:r>
      <w:r>
        <w:t xml:space="preserve"> </w:t>
      </w:r>
      <w:r>
        <w:t xml:space="preserve">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68E2BFA" w:rsidR="000C45A5" w:rsidRDefault="000C45A5" w:rsidP="000C45A5"/>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7B41BF6D" w:rsidR="000C45A5" w:rsidRDefault="000C45A5"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lastRenderedPageBreak/>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6E42BA54" w:rsidR="000C45A5" w:rsidRDefault="000C45A5" w:rsidP="000C45A5"/>
    <w:p w14:paraId="059B6119" w14:textId="185325B7" w:rsidR="000C45A5" w:rsidRDefault="000C45A5" w:rsidP="000C45A5"/>
    <w:p w14:paraId="48DA953A" w14:textId="359E53F2" w:rsidR="000C45A5" w:rsidRDefault="000C45A5" w:rsidP="000C45A5"/>
    <w:p w14:paraId="16072DC1" w14:textId="34972D1F" w:rsidR="000C45A5" w:rsidRDefault="000C45A5" w:rsidP="000C45A5"/>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0EFA2304" w14:textId="42ABF4C2" w:rsidR="00CD19C4" w:rsidRDefault="00CD19C4" w:rsidP="009961C4">
      <w:pPr>
        <w:pStyle w:val="Heading4"/>
        <w:rPr>
          <w:rFonts w:ascii="Times New Roman" w:hAnsi="Times New Roman" w:cs="Times New Roman"/>
          <w:b/>
          <w:i w:val="0"/>
          <w:color w:val="auto"/>
          <w:sz w:val="40"/>
          <w:szCs w:val="40"/>
        </w:rPr>
      </w:pPr>
      <w:bookmarkStart w:id="16" w:name="_Toc529958343"/>
      <w:r w:rsidRPr="000C45A5">
        <w:rPr>
          <w:rFonts w:ascii="Times New Roman" w:hAnsi="Times New Roman" w:cs="Times New Roman"/>
          <w:b/>
          <w:i w:val="0"/>
          <w:color w:val="auto"/>
          <w:sz w:val="40"/>
          <w:szCs w:val="40"/>
        </w:rPr>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6"/>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lastRenderedPageBreak/>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 xml:space="preserve">the innovator farmers reported that mechanically transplanted fields yielded 200-240 kg acre-1 higher as compared with the manually transplanted fields at similar inputs use </w:t>
      </w:r>
      <w:r w:rsidRPr="003E1EB7">
        <w:rPr>
          <w:rFonts w:ascii="Times New Roman" w:hAnsi="Times New Roman" w:cs="Times New Roman"/>
          <w:b/>
          <w:sz w:val="24"/>
          <w:szCs w:val="24"/>
        </w:rPr>
        <w:lastRenderedPageBreak/>
        <w:t>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77777777" w:rsidR="00132602" w:rsidRDefault="00132602" w:rsidP="00B646B0">
      <w:pPr>
        <w:spacing w:line="360" w:lineRule="auto"/>
        <w:rPr>
          <w:rFonts w:ascii="Times New Roman" w:hAnsi="Times New Roman" w:cs="Times New Roman"/>
          <w:b/>
          <w:sz w:val="24"/>
          <w:szCs w:val="24"/>
        </w:rPr>
      </w:pP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54D9B05D" w14:textId="77777777" w:rsidR="00132602" w:rsidRDefault="00132602" w:rsidP="00B646B0">
      <w:pPr>
        <w:spacing w:line="360" w:lineRule="auto"/>
        <w:rPr>
          <w:rFonts w:ascii="Times New Roman" w:hAnsi="Times New Roman" w:cs="Times New Roman"/>
          <w:b/>
          <w:sz w:val="24"/>
          <w:szCs w:val="24"/>
        </w:rPr>
      </w:pPr>
    </w:p>
    <w:p w14:paraId="15C8B74C" w14:textId="77777777" w:rsidR="00132602" w:rsidRDefault="00132602" w:rsidP="00B646B0">
      <w:pPr>
        <w:spacing w:line="360" w:lineRule="auto"/>
        <w:rPr>
          <w:rFonts w:ascii="Times New Roman" w:hAnsi="Times New Roman" w:cs="Times New Roman"/>
          <w:b/>
          <w:sz w:val="24"/>
          <w:szCs w:val="24"/>
        </w:rPr>
      </w:pP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77777777" w:rsidR="00132602" w:rsidRDefault="00132602"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bookmarkStart w:id="17" w:name="_GoBack"/>
      <w:bookmarkEnd w:id="17"/>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77777777" w:rsidR="00966042" w:rsidRDefault="00966042" w:rsidP="00B646B0">
      <w:pPr>
        <w:spacing w:line="360" w:lineRule="auto"/>
        <w:rPr>
          <w:rFonts w:ascii="Times New Roman" w:hAnsi="Times New Roman" w:cs="Times New Roman"/>
          <w:b/>
          <w:sz w:val="24"/>
          <w:szCs w:val="24"/>
        </w:rPr>
      </w:pPr>
    </w:p>
    <w:p w14:paraId="7E8778A2" w14:textId="77777777" w:rsidR="0080245B" w:rsidRDefault="0080245B"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8" w:name="_Toc529958344"/>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8"/>
    </w:p>
    <w:p w14:paraId="60A0B5DE" w14:textId="106DF465" w:rsidR="0080245B" w:rsidRDefault="0080245B" w:rsidP="0080245B"/>
    <w:p w14:paraId="65458C00" w14:textId="5E5DC6B2" w:rsidR="0080245B" w:rsidRDefault="0080245B" w:rsidP="0080245B"/>
    <w:p w14:paraId="4E9C92A0" w14:textId="1B0A4B46" w:rsidR="0080245B" w:rsidRPr="00966042" w:rsidRDefault="00966042" w:rsidP="0080245B">
      <w:pPr>
        <w:rPr>
          <w:color w:val="FF0000"/>
        </w:rPr>
      </w:pPr>
      <w:r w:rsidRPr="00966042">
        <w:t>Seedling vigor is the basic component of the transplanted rice, which depends on its growing environment and proper age.</w:t>
      </w:r>
      <w:r w:rsidRPr="00966042">
        <w:t xml:space="preserv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lastRenderedPageBreak/>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F31A3B2" w:rsidR="0080245B" w:rsidRDefault="0080245B" w:rsidP="0080245B"/>
    <w:p w14:paraId="5E61C4FF" w14:textId="7F8B7549" w:rsidR="0080245B" w:rsidRDefault="0080245B" w:rsidP="0080245B"/>
    <w:p w14:paraId="241F5D1E" w14:textId="7823D473" w:rsidR="0080245B" w:rsidRDefault="0080245B" w:rsidP="0080245B"/>
    <w:p w14:paraId="119A3B43" w14:textId="6045D6BA" w:rsidR="0080245B" w:rsidRDefault="0080245B" w:rsidP="0080245B"/>
    <w:p w14:paraId="724B875E" w14:textId="1CFD33B7" w:rsidR="0080245B" w:rsidRDefault="0080245B" w:rsidP="0080245B"/>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4D75095" w:rsidR="0080245B" w:rsidRDefault="0080245B"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9" w:name="_Toc529958345"/>
      <w:r w:rsidRPr="00B91552">
        <w:rPr>
          <w:rFonts w:ascii="Times New Roman" w:hAnsi="Times New Roman" w:cs="Times New Roman"/>
          <w:b/>
          <w:color w:val="auto"/>
          <w:sz w:val="24"/>
          <w:szCs w:val="24"/>
        </w:rPr>
        <w:lastRenderedPageBreak/>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9"/>
    </w:p>
    <w:p w14:paraId="35492761" w14:textId="5278860F" w:rsidR="0080245B" w:rsidRDefault="0080245B" w:rsidP="0080245B"/>
    <w:p w14:paraId="74BBD4C6" w14:textId="5D361449" w:rsidR="0080245B" w:rsidRDefault="0080245B" w:rsidP="0080245B"/>
    <w:p w14:paraId="7EB50A4F" w14:textId="36A97873" w:rsidR="0080245B" w:rsidRDefault="0080245B" w:rsidP="0080245B"/>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18103361" w14:textId="10E0E3EF" w:rsidR="0080245B" w:rsidRDefault="0080245B" w:rsidP="0080245B"/>
    <w:p w14:paraId="1E94FA1A" w14:textId="5B1C48DC"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20"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20"/>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3436F73B"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75608" w:rsidR="0053298F" w:rsidRDefault="0053298F"/>
    <w:p w14:paraId="07AC201D" w14:textId="7158BCA4" w:rsidR="0080245B" w:rsidRDefault="0080245B"/>
    <w:p w14:paraId="7449E40C" w14:textId="51BEA5F5" w:rsidR="0080245B" w:rsidRDefault="0080245B"/>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08CC0547" w14:textId="15F32427" w:rsidR="0053298F" w:rsidRDefault="0053298F"/>
    <w:p w14:paraId="2BBE97DA" w14:textId="49D45C10" w:rsidR="0053298F" w:rsidRDefault="0053298F"/>
    <w:p w14:paraId="72DCB1CB" w14:textId="179DACBD" w:rsidR="0053298F" w:rsidRDefault="0053298F"/>
    <w:p w14:paraId="16F88908" w14:textId="57ADBE7D" w:rsidR="0053298F" w:rsidRDefault="0053298F"/>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0B3E51">
      <w:pPr>
        <w:widowControl w:val="0"/>
        <w:autoSpaceDE w:val="0"/>
        <w:autoSpaceDN w:val="0"/>
        <w:adjustRightInd w:val="0"/>
        <w:spacing w:line="240" w:lineRule="auto"/>
        <w:ind w:left="480" w:hanging="480"/>
      </w:pPr>
    </w:p>
    <w:p w14:paraId="34460BE3" w14:textId="7E42CFE3" w:rsidR="0071690A" w:rsidRDefault="0071690A" w:rsidP="000B3E51">
      <w:pPr>
        <w:widowControl w:val="0"/>
        <w:autoSpaceDE w:val="0"/>
        <w:autoSpaceDN w:val="0"/>
        <w:adjustRightInd w:val="0"/>
        <w:spacing w:line="240" w:lineRule="auto"/>
        <w:ind w:left="480" w:hanging="480"/>
      </w:pPr>
    </w:p>
    <w:p w14:paraId="642E4228" w14:textId="5DACDAC3" w:rsidR="0071690A" w:rsidRDefault="0071690A" w:rsidP="000B3E51">
      <w:pPr>
        <w:widowControl w:val="0"/>
        <w:autoSpaceDE w:val="0"/>
        <w:autoSpaceDN w:val="0"/>
        <w:adjustRightInd w:val="0"/>
        <w:spacing w:line="240" w:lineRule="auto"/>
        <w:ind w:left="480" w:hanging="480"/>
      </w:pPr>
    </w:p>
    <w:p w14:paraId="4B5149B3" w14:textId="08853039" w:rsidR="0071690A" w:rsidRDefault="0071690A" w:rsidP="000B3E51">
      <w:pPr>
        <w:widowControl w:val="0"/>
        <w:autoSpaceDE w:val="0"/>
        <w:autoSpaceDN w:val="0"/>
        <w:adjustRightInd w:val="0"/>
        <w:spacing w:line="240" w:lineRule="auto"/>
        <w:ind w:left="480" w:hanging="480"/>
      </w:pPr>
    </w:p>
    <w:p w14:paraId="7897A62A" w14:textId="6CCE8095" w:rsidR="0071690A" w:rsidRDefault="0071690A" w:rsidP="000B3E51">
      <w:pPr>
        <w:widowControl w:val="0"/>
        <w:autoSpaceDE w:val="0"/>
        <w:autoSpaceDN w:val="0"/>
        <w:adjustRightInd w:val="0"/>
        <w:spacing w:line="240" w:lineRule="auto"/>
        <w:ind w:left="480" w:hanging="480"/>
      </w:pPr>
    </w:p>
    <w:p w14:paraId="4927C08D" w14:textId="1512B4C5"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1B1BCBC4" w:rsidR="0071690A" w:rsidRDefault="0071690A"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0F792F5" w:rsidR="00966042" w:rsidRDefault="00966042" w:rsidP="000B3E51">
      <w:pPr>
        <w:widowControl w:val="0"/>
        <w:autoSpaceDE w:val="0"/>
        <w:autoSpaceDN w:val="0"/>
        <w:adjustRightInd w:val="0"/>
        <w:spacing w:line="240" w:lineRule="auto"/>
        <w:ind w:left="480" w:hanging="480"/>
      </w:pPr>
    </w:p>
    <w:p w14:paraId="74CD9EBC" w14:textId="77777777" w:rsidR="00966042" w:rsidRDefault="00966042"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 xml:space="preserve">Fan, Y., Song, Y., Septiningsih, E.M., Prasetiyono, J., Lubis, E., Tai, T.H., Tjubaryat, T., Moeljopawiro, S., McCouch, S.R., 2003. IPGWAS : An Integrated Pipeline for Genome-Wide Association Studies </w:t>
      </w:r>
      <w:r w:rsidRPr="00EB1651">
        <w:rPr>
          <w:rFonts w:ascii="Calibri" w:hAnsi="Calibri" w:cs="Calibri"/>
          <w:noProof/>
          <w:szCs w:val="24"/>
        </w:rPr>
        <w:lastRenderedPageBreak/>
        <w:t>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73822" w14:textId="77777777" w:rsidR="00DC0FC2" w:rsidRDefault="00DC0FC2" w:rsidP="00645C49">
      <w:pPr>
        <w:spacing w:after="0" w:line="240" w:lineRule="auto"/>
      </w:pPr>
      <w:r>
        <w:separator/>
      </w:r>
    </w:p>
  </w:endnote>
  <w:endnote w:type="continuationSeparator" w:id="0">
    <w:p w14:paraId="2D22BDB6" w14:textId="77777777" w:rsidR="00DC0FC2" w:rsidRDefault="00DC0FC2"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2E1639" w14:textId="77777777" w:rsidR="00DC0FC2" w:rsidRDefault="00DC0FC2" w:rsidP="00645C49">
      <w:pPr>
        <w:spacing w:after="0" w:line="240" w:lineRule="auto"/>
      </w:pPr>
      <w:r>
        <w:separator/>
      </w:r>
    </w:p>
  </w:footnote>
  <w:footnote w:type="continuationSeparator" w:id="0">
    <w:p w14:paraId="3B2986A9" w14:textId="77777777" w:rsidR="00DC0FC2" w:rsidRDefault="00DC0FC2"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mwqAUAw1DnoSwAAAA="/>
  </w:docVars>
  <w:rsids>
    <w:rsidRoot w:val="00406D2A"/>
    <w:rsid w:val="000131F2"/>
    <w:rsid w:val="0002413B"/>
    <w:rsid w:val="0002682C"/>
    <w:rsid w:val="0003751F"/>
    <w:rsid w:val="000406A1"/>
    <w:rsid w:val="00040D48"/>
    <w:rsid w:val="00045962"/>
    <w:rsid w:val="00056EB7"/>
    <w:rsid w:val="0006769A"/>
    <w:rsid w:val="000677D7"/>
    <w:rsid w:val="000910CE"/>
    <w:rsid w:val="000B3E51"/>
    <w:rsid w:val="000B54B6"/>
    <w:rsid w:val="000C45A5"/>
    <w:rsid w:val="000C6829"/>
    <w:rsid w:val="000D13C1"/>
    <w:rsid w:val="00132602"/>
    <w:rsid w:val="00141C6F"/>
    <w:rsid w:val="0017285C"/>
    <w:rsid w:val="00182F56"/>
    <w:rsid w:val="001A2E78"/>
    <w:rsid w:val="001A7030"/>
    <w:rsid w:val="001B4291"/>
    <w:rsid w:val="001B49CD"/>
    <w:rsid w:val="00207934"/>
    <w:rsid w:val="00213BFC"/>
    <w:rsid w:val="00224AD2"/>
    <w:rsid w:val="002B71D8"/>
    <w:rsid w:val="002D36A2"/>
    <w:rsid w:val="002E3803"/>
    <w:rsid w:val="002E65DA"/>
    <w:rsid w:val="00300D9E"/>
    <w:rsid w:val="003137DE"/>
    <w:rsid w:val="00333B63"/>
    <w:rsid w:val="00337D35"/>
    <w:rsid w:val="00343F29"/>
    <w:rsid w:val="00357BD9"/>
    <w:rsid w:val="00361FB7"/>
    <w:rsid w:val="00371930"/>
    <w:rsid w:val="00381D8F"/>
    <w:rsid w:val="003930DA"/>
    <w:rsid w:val="00395756"/>
    <w:rsid w:val="003A1FA3"/>
    <w:rsid w:val="003A2064"/>
    <w:rsid w:val="003A27E3"/>
    <w:rsid w:val="003B2B29"/>
    <w:rsid w:val="003E1EB7"/>
    <w:rsid w:val="003F0DAF"/>
    <w:rsid w:val="00403E6E"/>
    <w:rsid w:val="00406D2A"/>
    <w:rsid w:val="00414042"/>
    <w:rsid w:val="00415F45"/>
    <w:rsid w:val="00420BA9"/>
    <w:rsid w:val="00425730"/>
    <w:rsid w:val="004672AB"/>
    <w:rsid w:val="00467EBC"/>
    <w:rsid w:val="00495C6E"/>
    <w:rsid w:val="004E4A1F"/>
    <w:rsid w:val="004E5B6E"/>
    <w:rsid w:val="004E62B6"/>
    <w:rsid w:val="00501952"/>
    <w:rsid w:val="005038AE"/>
    <w:rsid w:val="0053298F"/>
    <w:rsid w:val="00535DB9"/>
    <w:rsid w:val="00543295"/>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D25E4"/>
    <w:rsid w:val="0071690A"/>
    <w:rsid w:val="00716ACD"/>
    <w:rsid w:val="00716F04"/>
    <w:rsid w:val="00774C51"/>
    <w:rsid w:val="007941AD"/>
    <w:rsid w:val="007D0702"/>
    <w:rsid w:val="007D23A8"/>
    <w:rsid w:val="007E3332"/>
    <w:rsid w:val="007E6D8A"/>
    <w:rsid w:val="0080245B"/>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1A1C"/>
    <w:rsid w:val="00964BE5"/>
    <w:rsid w:val="00966042"/>
    <w:rsid w:val="009961C4"/>
    <w:rsid w:val="009A0C97"/>
    <w:rsid w:val="009A604B"/>
    <w:rsid w:val="009D0B1A"/>
    <w:rsid w:val="00A019A4"/>
    <w:rsid w:val="00A308AC"/>
    <w:rsid w:val="00A30F6C"/>
    <w:rsid w:val="00A423FB"/>
    <w:rsid w:val="00A80D06"/>
    <w:rsid w:val="00AC19C1"/>
    <w:rsid w:val="00AC6680"/>
    <w:rsid w:val="00B06EF0"/>
    <w:rsid w:val="00B108CB"/>
    <w:rsid w:val="00B233DC"/>
    <w:rsid w:val="00B26039"/>
    <w:rsid w:val="00B46727"/>
    <w:rsid w:val="00B53278"/>
    <w:rsid w:val="00B646B0"/>
    <w:rsid w:val="00B801D7"/>
    <w:rsid w:val="00B91552"/>
    <w:rsid w:val="00B91F29"/>
    <w:rsid w:val="00BB057D"/>
    <w:rsid w:val="00BC6F04"/>
    <w:rsid w:val="00BD06B9"/>
    <w:rsid w:val="00BD31C2"/>
    <w:rsid w:val="00C03E11"/>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80C83"/>
    <w:rsid w:val="00DC0157"/>
    <w:rsid w:val="00DC0FC2"/>
    <w:rsid w:val="00DE53A2"/>
    <w:rsid w:val="00E75E65"/>
    <w:rsid w:val="00E80AAE"/>
    <w:rsid w:val="00E82BCE"/>
    <w:rsid w:val="00EA3D86"/>
    <w:rsid w:val="00EB1651"/>
    <w:rsid w:val="00ED0CEF"/>
    <w:rsid w:val="00F075F1"/>
    <w:rsid w:val="00F11C01"/>
    <w:rsid w:val="00F2129B"/>
    <w:rsid w:val="00F25241"/>
    <w:rsid w:val="00F33DF8"/>
    <w:rsid w:val="00F352CB"/>
    <w:rsid w:val="00F40783"/>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4AD17-897E-4CF4-8473-6F7E22F926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27</Pages>
  <Words>8871</Words>
  <Characters>50571</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7</cp:revision>
  <dcterms:created xsi:type="dcterms:W3CDTF">2018-11-18T06:18:00Z</dcterms:created>
  <dcterms:modified xsi:type="dcterms:W3CDTF">2018-11-20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